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B534472" w14:textId="6EA5A30D" w:rsidR="00F0682F" w:rsidRPr="00F0682F" w:rsidRDefault="00F0682F" w:rsidP="00F0682F">
      <w:pPr>
        <w:spacing w:line="480" w:lineRule="auto"/>
        <w:rPr>
          <w:rFonts w:ascii="Arial" w:eastAsia="Calibri" w:hAnsi="Arial" w:cs="Arial"/>
          <w:b/>
        </w:rPr>
      </w:pPr>
      <w:r w:rsidRPr="00F0682F">
        <w:rPr>
          <w:rFonts w:ascii="Arial" w:eastAsia="Calibri" w:hAnsi="Arial" w:cs="Arial"/>
          <w:b/>
        </w:rPr>
        <w:t xml:space="preserve">Additional file </w:t>
      </w:r>
      <w:r>
        <w:rPr>
          <w:rFonts w:ascii="Arial" w:eastAsia="Calibri" w:hAnsi="Arial" w:cs="Arial"/>
          <w:b/>
        </w:rPr>
        <w:t>4</w:t>
      </w:r>
      <w:r w:rsidRPr="00F0682F">
        <w:rPr>
          <w:rFonts w:ascii="Arial" w:eastAsia="Calibri" w:hAnsi="Arial" w:cs="Arial"/>
          <w:b/>
        </w:rPr>
        <w:t>.</w:t>
      </w:r>
      <w:bookmarkStart w:id="0" w:name="_GoBack"/>
      <w:bookmarkEnd w:id="0"/>
    </w:p>
    <w:p w14:paraId="2475BAA2" w14:textId="77777777" w:rsidR="00F0682F" w:rsidRPr="00F0682F" w:rsidRDefault="00F0682F" w:rsidP="00F0682F">
      <w:pPr>
        <w:spacing w:line="480" w:lineRule="auto"/>
        <w:rPr>
          <w:rFonts w:ascii="Arial" w:eastAsia="Calibri" w:hAnsi="Arial" w:cs="Arial"/>
          <w:b/>
        </w:rPr>
      </w:pPr>
      <w:r w:rsidRPr="00F0682F">
        <w:rPr>
          <w:rFonts w:ascii="Arial" w:eastAsia="Calibri" w:hAnsi="Arial" w:cs="Arial"/>
          <w:b/>
        </w:rPr>
        <w:t>Table. Characteristics of included studies (in chronological order)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511"/>
        <w:gridCol w:w="1437"/>
        <w:gridCol w:w="2103"/>
        <w:gridCol w:w="1584"/>
        <w:gridCol w:w="3083"/>
        <w:gridCol w:w="1384"/>
        <w:gridCol w:w="1493"/>
        <w:gridCol w:w="1353"/>
      </w:tblGrid>
      <w:tr w:rsidR="00F0682F" w:rsidRPr="00F0682F" w14:paraId="6FA78BF7" w14:textId="77777777" w:rsidTr="00916D64">
        <w:trPr>
          <w:tblHeader/>
        </w:trPr>
        <w:tc>
          <w:tcPr>
            <w:tcW w:w="547" w:type="pct"/>
          </w:tcPr>
          <w:p w14:paraId="53859DEF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b/>
              </w:rPr>
            </w:pPr>
            <w:r w:rsidRPr="00F0682F">
              <w:rPr>
                <w:rFonts w:ascii="Arial" w:eastAsia="Calibri" w:hAnsi="Arial" w:cs="Arial"/>
                <w:b/>
              </w:rPr>
              <w:t>First author, year, country</w:t>
            </w:r>
          </w:p>
        </w:tc>
        <w:tc>
          <w:tcPr>
            <w:tcW w:w="520" w:type="pct"/>
          </w:tcPr>
          <w:p w14:paraId="4808C5CC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b/>
              </w:rPr>
            </w:pPr>
            <w:r w:rsidRPr="00F0682F">
              <w:rPr>
                <w:rFonts w:ascii="Arial" w:eastAsia="Calibri" w:hAnsi="Arial" w:cs="Arial"/>
                <w:b/>
              </w:rPr>
              <w:t>Study design</w:t>
            </w:r>
          </w:p>
          <w:p w14:paraId="1398F323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b/>
              </w:rPr>
            </w:pPr>
            <w:r w:rsidRPr="00F0682F">
              <w:rPr>
                <w:rFonts w:ascii="Arial" w:eastAsia="Calibri" w:hAnsi="Arial" w:cs="Arial"/>
                <w:b/>
              </w:rPr>
              <w:t>Setting</w:t>
            </w:r>
          </w:p>
        </w:tc>
        <w:tc>
          <w:tcPr>
            <w:tcW w:w="761" w:type="pct"/>
          </w:tcPr>
          <w:p w14:paraId="6DB438E3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b/>
              </w:rPr>
            </w:pPr>
            <w:r w:rsidRPr="00F0682F">
              <w:rPr>
                <w:rFonts w:ascii="Arial" w:eastAsia="Calibri" w:hAnsi="Arial" w:cs="Arial"/>
                <w:b/>
              </w:rPr>
              <w:t>Study sample</w:t>
            </w:r>
          </w:p>
          <w:p w14:paraId="35F75EF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b/>
              </w:rPr>
            </w:pPr>
          </w:p>
        </w:tc>
        <w:tc>
          <w:tcPr>
            <w:tcW w:w="573" w:type="pct"/>
          </w:tcPr>
          <w:p w14:paraId="6E03F9E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b/>
              </w:rPr>
            </w:pPr>
            <w:r w:rsidRPr="00F0682F">
              <w:rPr>
                <w:rFonts w:ascii="Arial" w:eastAsia="Calibri" w:hAnsi="Arial" w:cs="Arial"/>
                <w:b/>
              </w:rPr>
              <w:t>Data collection method</w:t>
            </w:r>
          </w:p>
        </w:tc>
        <w:tc>
          <w:tcPr>
            <w:tcW w:w="1117" w:type="pct"/>
          </w:tcPr>
          <w:p w14:paraId="2998207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b/>
              </w:rPr>
            </w:pPr>
            <w:r w:rsidRPr="00F0682F">
              <w:rPr>
                <w:rFonts w:ascii="Arial" w:eastAsia="Calibri" w:hAnsi="Arial" w:cs="Arial"/>
                <w:b/>
              </w:rPr>
              <w:t>Measure of exposure</w:t>
            </w:r>
          </w:p>
          <w:p w14:paraId="4C232D28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b/>
              </w:rPr>
            </w:pPr>
          </w:p>
        </w:tc>
        <w:tc>
          <w:tcPr>
            <w:tcW w:w="519" w:type="pct"/>
          </w:tcPr>
          <w:p w14:paraId="7C8837E3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b/>
              </w:rPr>
            </w:pPr>
            <w:r w:rsidRPr="00F0682F">
              <w:rPr>
                <w:rFonts w:ascii="Arial" w:eastAsia="Calibri" w:hAnsi="Arial" w:cs="Arial"/>
                <w:b/>
              </w:rPr>
              <w:t>DVA prevalence</w:t>
            </w:r>
          </w:p>
        </w:tc>
        <w:tc>
          <w:tcPr>
            <w:tcW w:w="540" w:type="pct"/>
          </w:tcPr>
          <w:p w14:paraId="10D4EFEF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b/>
              </w:rPr>
            </w:pPr>
            <w:r w:rsidRPr="00F0682F">
              <w:rPr>
                <w:rFonts w:ascii="Arial" w:eastAsia="Calibri" w:hAnsi="Arial" w:cs="Arial"/>
                <w:b/>
              </w:rPr>
              <w:t>Measure of outcome</w:t>
            </w:r>
          </w:p>
        </w:tc>
        <w:tc>
          <w:tcPr>
            <w:tcW w:w="423" w:type="pct"/>
          </w:tcPr>
          <w:p w14:paraId="5405700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b/>
              </w:rPr>
            </w:pPr>
            <w:r w:rsidRPr="00F0682F">
              <w:rPr>
                <w:rFonts w:ascii="Arial" w:eastAsia="Calibri" w:hAnsi="Arial" w:cs="Arial"/>
                <w:b/>
              </w:rPr>
              <w:t>EC use prevalence</w:t>
            </w:r>
          </w:p>
        </w:tc>
      </w:tr>
      <w:tr w:rsidR="00F0682F" w:rsidRPr="00F0682F" w14:paraId="20E89464" w14:textId="77777777" w:rsidTr="00916D64">
        <w:trPr>
          <w:trHeight w:val="3668"/>
        </w:trPr>
        <w:tc>
          <w:tcPr>
            <w:tcW w:w="547" w:type="pct"/>
          </w:tcPr>
          <w:p w14:paraId="09B17141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Fantasia 2012 </w: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GYW50YXNpYTwvQXV0aG9yPjxZZWFyPjIwMTI8L1llYXI+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 </w:instrTex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GYW50YXNpYTwvQXV0aG9yPjxZZWFyPjIwMTI8L1llYXI+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.DATA </w:instrText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separate"/>
            </w:r>
            <w:r w:rsidRPr="00F0682F">
              <w:rPr>
                <w:rFonts w:ascii="Arial" w:eastAsia="Calibri" w:hAnsi="Arial" w:cs="Arial"/>
                <w:noProof/>
              </w:rPr>
              <w:t>[15]</w:t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  <w:t xml:space="preserve">, </w:t>
            </w:r>
            <w:proofErr w:type="spellStart"/>
            <w:r w:rsidRPr="00F0682F">
              <w:rPr>
                <w:rFonts w:ascii="Arial" w:eastAsia="Calibri" w:hAnsi="Arial" w:cs="Arial"/>
              </w:rPr>
              <w:t>northeastern</w:t>
            </w:r>
            <w:proofErr w:type="spellEnd"/>
            <w:r w:rsidRPr="00F0682F">
              <w:rPr>
                <w:rFonts w:ascii="Arial" w:eastAsia="Calibri" w:hAnsi="Arial" w:cs="Arial"/>
              </w:rPr>
              <w:t xml:space="preserve"> USA</w:t>
            </w:r>
          </w:p>
          <w:p w14:paraId="77527B1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  <w:p w14:paraId="32490F3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20" w:type="pct"/>
          </w:tcPr>
          <w:p w14:paraId="37D8FC75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Cross sectional</w:t>
            </w:r>
          </w:p>
          <w:p w14:paraId="1A59E1AF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Four reproductive health clinics</w:t>
            </w:r>
          </w:p>
          <w:p w14:paraId="0533AD80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761" w:type="pct"/>
          </w:tcPr>
          <w:p w14:paraId="2A93C072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=2000</w:t>
            </w:r>
          </w:p>
          <w:p w14:paraId="014AB10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Age: Mean </w:t>
            </w:r>
            <w:r w:rsidRPr="00F0682F">
              <w:rPr>
                <w:rFonts w:ascii="Arial" w:eastAsia="Calibri" w:hAnsi="Arial" w:cs="Arial"/>
                <w:lang w:val="en-US"/>
              </w:rPr>
              <w:t>21.9 years (SD 6.5)</w:t>
            </w:r>
          </w:p>
          <w:p w14:paraId="29771F2F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Race/Ethnicity: </w:t>
            </w:r>
          </w:p>
          <w:p w14:paraId="59F41149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lang w:val="en-US"/>
              </w:rPr>
            </w:pPr>
            <w:r w:rsidRPr="00F0682F">
              <w:rPr>
                <w:rFonts w:ascii="Arial" w:eastAsia="Calibri" w:hAnsi="Arial" w:cs="Arial"/>
                <w:lang w:val="en-US"/>
              </w:rPr>
              <w:t xml:space="preserve">White n=1297; 64.9%, Asian 45; 2.3% </w:t>
            </w:r>
          </w:p>
          <w:p w14:paraId="0348003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lang w:val="en-US"/>
              </w:rPr>
            </w:pPr>
            <w:r w:rsidRPr="00F0682F">
              <w:rPr>
                <w:rFonts w:ascii="Arial" w:eastAsia="Calibri" w:hAnsi="Arial" w:cs="Arial"/>
                <w:lang w:val="en-US"/>
              </w:rPr>
              <w:t>Black n=114; 5.7%</w:t>
            </w:r>
          </w:p>
          <w:p w14:paraId="7C3DF6BA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American Indian/ Alaskan Native 12; 0.6%</w:t>
            </w:r>
          </w:p>
          <w:p w14:paraId="702F443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Don’t know/ refused 462; 23.1%</w:t>
            </w:r>
          </w:p>
          <w:p w14:paraId="6058F27B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Other 49; 2.5%</w:t>
            </w:r>
          </w:p>
          <w:p w14:paraId="4F5B464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Multiracial 21; 1%</w:t>
            </w:r>
          </w:p>
          <w:p w14:paraId="7BA4EE35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Ethnicity</w:t>
            </w:r>
          </w:p>
          <w:p w14:paraId="01535939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Non-Hispanic/Latino 1261; 63.1% </w:t>
            </w:r>
          </w:p>
          <w:p w14:paraId="75929DD2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Hispanic/Latino 599; 30%</w:t>
            </w:r>
          </w:p>
          <w:p w14:paraId="14BD7163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Arabic 2; 0.1%</w:t>
            </w:r>
          </w:p>
          <w:p w14:paraId="42B397CA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ot reported 138; 6.9%</w:t>
            </w:r>
          </w:p>
          <w:p w14:paraId="7ED2FC6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Relationship status:</w:t>
            </w:r>
          </w:p>
          <w:p w14:paraId="7F298AA0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lang w:val="en-US"/>
              </w:rPr>
            </w:pPr>
            <w:r w:rsidRPr="00F0682F">
              <w:rPr>
                <w:rFonts w:ascii="Arial" w:eastAsia="Calibri" w:hAnsi="Arial" w:cs="Arial"/>
              </w:rPr>
              <w:t xml:space="preserve">Single </w:t>
            </w:r>
            <w:r w:rsidRPr="00F0682F">
              <w:rPr>
                <w:rFonts w:ascii="Arial" w:eastAsia="Calibri" w:hAnsi="Arial" w:cs="Arial"/>
                <w:lang w:val="en-US"/>
              </w:rPr>
              <w:t xml:space="preserve">n=1753; 87.7% </w:t>
            </w:r>
          </w:p>
          <w:p w14:paraId="77B8178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lang w:val="en-US"/>
              </w:rPr>
            </w:pPr>
            <w:r w:rsidRPr="00F0682F">
              <w:rPr>
                <w:rFonts w:ascii="Arial" w:eastAsia="Calibri" w:hAnsi="Arial" w:cs="Arial"/>
                <w:lang w:val="en-US"/>
              </w:rPr>
              <w:t>Married 108; 5.4%</w:t>
            </w:r>
          </w:p>
          <w:p w14:paraId="6C6B9C89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lang w:val="en-US"/>
              </w:rPr>
            </w:pPr>
            <w:r w:rsidRPr="00F0682F">
              <w:rPr>
                <w:rFonts w:ascii="Arial" w:eastAsia="Calibri" w:hAnsi="Arial" w:cs="Arial"/>
                <w:lang w:val="en-US"/>
              </w:rPr>
              <w:t xml:space="preserve">Engaged 43; 2.2% </w:t>
            </w:r>
          </w:p>
          <w:p w14:paraId="776135C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lang w:val="en-US"/>
              </w:rPr>
            </w:pPr>
            <w:r w:rsidRPr="00F0682F">
              <w:rPr>
                <w:rFonts w:ascii="Arial" w:eastAsia="Calibri" w:hAnsi="Arial" w:cs="Arial"/>
                <w:lang w:val="en-US"/>
              </w:rPr>
              <w:t>Separated/ widowed/divorced 52; 2.1%</w:t>
            </w:r>
          </w:p>
          <w:p w14:paraId="6758A619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lang w:val="en-US"/>
              </w:rPr>
            </w:pPr>
            <w:r w:rsidRPr="00F0682F">
              <w:rPr>
                <w:rFonts w:ascii="Arial" w:eastAsia="Calibri" w:hAnsi="Arial" w:cs="Arial"/>
                <w:lang w:val="en-US"/>
              </w:rPr>
              <w:t>Not completed 44; 2.7%</w:t>
            </w:r>
          </w:p>
        </w:tc>
        <w:tc>
          <w:tcPr>
            <w:tcW w:w="573" w:type="pct"/>
          </w:tcPr>
          <w:p w14:paraId="4EE8FDB3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2006-2011</w:t>
            </w:r>
          </w:p>
          <w:p w14:paraId="5B59961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Data abstracted from medical records; retrospective</w:t>
            </w:r>
          </w:p>
          <w:p w14:paraId="16DFD6EF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1117" w:type="pct"/>
          </w:tcPr>
          <w:p w14:paraId="24455BDA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Physical/psychological/sexual DVA in the:</w:t>
            </w:r>
          </w:p>
          <w:p w14:paraId="13E1898C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1) past year,</w:t>
            </w:r>
          </w:p>
          <w:p w14:paraId="4E66810C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2) past year and up to past 5 years,</w:t>
            </w:r>
          </w:p>
          <w:p w14:paraId="4D71843F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3) past year and over more than 5 years,</w:t>
            </w:r>
          </w:p>
          <w:p w14:paraId="16EB4B64" w14:textId="77777777" w:rsidR="00F0682F" w:rsidRPr="00F0682F" w:rsidRDefault="00F0682F" w:rsidP="00F0682F">
            <w:pPr>
              <w:autoSpaceDE w:val="0"/>
              <w:autoSpaceDN w:val="0"/>
              <w:adjustRightInd w:val="0"/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4) not in the past year but there is a history before that</w:t>
            </w:r>
          </w:p>
          <w:p w14:paraId="5BB80162" w14:textId="77777777" w:rsidR="00F0682F" w:rsidRPr="00F0682F" w:rsidRDefault="00F0682F" w:rsidP="00F0682F">
            <w:pPr>
              <w:autoSpaceDE w:val="0"/>
              <w:autoSpaceDN w:val="0"/>
              <w:adjustRightInd w:val="0"/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Self-developed</w:t>
            </w:r>
          </w:p>
        </w:tc>
        <w:tc>
          <w:tcPr>
            <w:tcW w:w="519" w:type="pct"/>
          </w:tcPr>
          <w:p w14:paraId="3D1A066F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=569; 28.5%</w:t>
            </w:r>
          </w:p>
          <w:p w14:paraId="2A75B781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1) Past year 118; 5.9%</w:t>
            </w:r>
          </w:p>
          <w:p w14:paraId="010D87EA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2) Past year and up to </w:t>
            </w:r>
          </w:p>
          <w:p w14:paraId="7F23CA63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past 5 years 55; 2.8%</w:t>
            </w:r>
          </w:p>
          <w:p w14:paraId="1B18228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3) Past year and over more than 5 years 30; 1.5%</w:t>
            </w:r>
          </w:p>
          <w:p w14:paraId="07F0EC3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4) Not in the past year but there is a history before that 366; 18.3%</w:t>
            </w:r>
          </w:p>
        </w:tc>
        <w:tc>
          <w:tcPr>
            <w:tcW w:w="540" w:type="pct"/>
          </w:tcPr>
          <w:p w14:paraId="40A28751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Use of EC in the past year</w:t>
            </w:r>
          </w:p>
        </w:tc>
        <w:tc>
          <w:tcPr>
            <w:tcW w:w="423" w:type="pct"/>
          </w:tcPr>
          <w:p w14:paraId="362E1501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ot reported</w:t>
            </w:r>
          </w:p>
        </w:tc>
      </w:tr>
      <w:tr w:rsidR="00F0682F" w:rsidRPr="00F0682F" w14:paraId="6C2C2DD6" w14:textId="77777777" w:rsidTr="00916D64">
        <w:tc>
          <w:tcPr>
            <w:tcW w:w="547" w:type="pct"/>
          </w:tcPr>
          <w:p w14:paraId="15918FA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 xml:space="preserve">Gee 2013 </w: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HZWU8L0F1dGhvcj48WWVhcj4yMDA5PC9ZZWFyPjxSZWNO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 </w:instrTex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HZWU8L0F1dGhvcj48WWVhcj4yMDA5PC9ZZWFyPjxSZWNO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.DATA </w:instrText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separate"/>
            </w:r>
            <w:r w:rsidRPr="00F0682F">
              <w:rPr>
                <w:rFonts w:ascii="Arial" w:eastAsia="Calibri" w:hAnsi="Arial" w:cs="Arial"/>
                <w:noProof/>
              </w:rPr>
              <w:t>[25]</w:t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  <w:t xml:space="preserve">, USA, </w:t>
            </w:r>
          </w:p>
          <w:p w14:paraId="0C41C76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Pennsylvania</w:t>
            </w:r>
          </w:p>
          <w:p w14:paraId="528B6EF1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  <w:p w14:paraId="4A2BFA0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20" w:type="pct"/>
          </w:tcPr>
          <w:p w14:paraId="1424B12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Cross-sectional</w:t>
            </w:r>
          </w:p>
          <w:p w14:paraId="5EACABE9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Surgical</w:t>
            </w:r>
          </w:p>
          <w:p w14:paraId="214BF0D3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 xml:space="preserve">abortion clinic and general </w:t>
            </w:r>
            <w:proofErr w:type="spellStart"/>
            <w:r w:rsidRPr="00F0682F">
              <w:rPr>
                <w:rFonts w:ascii="Arial" w:eastAsia="Calibri" w:hAnsi="Arial" w:cs="Arial"/>
              </w:rPr>
              <w:t>gynecologic</w:t>
            </w:r>
            <w:proofErr w:type="spellEnd"/>
          </w:p>
          <w:p w14:paraId="796286B2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clinic</w:t>
            </w:r>
          </w:p>
        </w:tc>
        <w:tc>
          <w:tcPr>
            <w:tcW w:w="761" w:type="pct"/>
          </w:tcPr>
          <w:p w14:paraId="53D655C5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N=1354</w:t>
            </w:r>
          </w:p>
          <w:p w14:paraId="60A55130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Age:</w:t>
            </w:r>
          </w:p>
          <w:p w14:paraId="41288A7C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18-24 years n=132; 45.4%</w:t>
            </w:r>
          </w:p>
          <w:p w14:paraId="4B558E0A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25-34 years n=136; 46.7%</w:t>
            </w:r>
          </w:p>
          <w:p w14:paraId="2C36EB0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35-44 years n=22; 7.6%</w:t>
            </w:r>
          </w:p>
          <w:p w14:paraId="51E42E42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45-54 years n=1; 0.3%</w:t>
            </w:r>
          </w:p>
          <w:p w14:paraId="39CF805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Ethnicity: </w:t>
            </w:r>
          </w:p>
          <w:p w14:paraId="687AF500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Black n=331 (24%)</w:t>
            </w:r>
          </w:p>
          <w:p w14:paraId="5015DCB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White n= 834 (60%) </w:t>
            </w:r>
            <w:proofErr w:type="gramStart"/>
            <w:r w:rsidRPr="00F0682F">
              <w:rPr>
                <w:rFonts w:ascii="Arial" w:eastAsia="Calibri" w:hAnsi="Arial" w:cs="Arial"/>
              </w:rPr>
              <w:t>Other</w:t>
            </w:r>
            <w:proofErr w:type="gramEnd"/>
            <w:r w:rsidRPr="00F0682F">
              <w:rPr>
                <w:rFonts w:ascii="Arial" w:eastAsia="Calibri" w:hAnsi="Arial" w:cs="Arial"/>
              </w:rPr>
              <w:t xml:space="preserve"> n=222 (16%)</w:t>
            </w:r>
          </w:p>
        </w:tc>
        <w:tc>
          <w:tcPr>
            <w:tcW w:w="573" w:type="pct"/>
          </w:tcPr>
          <w:p w14:paraId="71C1188B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2007</w:t>
            </w:r>
          </w:p>
          <w:p w14:paraId="17D771F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Self-administered </w:t>
            </w:r>
            <w:r w:rsidRPr="00F0682F">
              <w:rPr>
                <w:rFonts w:ascii="Arial" w:eastAsia="Calibri" w:hAnsi="Arial" w:cs="Arial"/>
              </w:rPr>
              <w:lastRenderedPageBreak/>
              <w:t>paper questionnaire; retrospective</w:t>
            </w:r>
          </w:p>
        </w:tc>
        <w:tc>
          <w:tcPr>
            <w:tcW w:w="1117" w:type="pct"/>
          </w:tcPr>
          <w:p w14:paraId="3F3B4F05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Lifetime physical/psychological/sexual DVA</w:t>
            </w:r>
          </w:p>
          <w:p w14:paraId="61534131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 xml:space="preserve">DVA module from the CDC’s Behavioural Risk Factor Surveillance System (BRFSS) </w:t>
            </w:r>
            <w:r w:rsidRPr="00F0682F">
              <w:rPr>
                <w:rFonts w:ascii="Arial" w:eastAsia="Calibri" w:hAnsi="Arial" w:cs="Arial"/>
              </w:rPr>
              <w:fldChar w:fldCharType="begin"/>
            </w:r>
            <w:r w:rsidRPr="00F0682F">
              <w:rPr>
                <w:rFonts w:ascii="Arial" w:eastAsia="Calibri" w:hAnsi="Arial" w:cs="Arial"/>
              </w:rPr>
              <w:instrText xml:space="preserve"> ADDIN EN.CITE &lt;EndNote&gt;&lt;Cite&gt;&lt;Author&gt;BRFSS&lt;/Author&gt;&lt;Year&gt;2008&lt;/Year&gt;&lt;RecNum&gt;1166&lt;/RecNum&gt;&lt;DisplayText&gt;[39]&lt;/DisplayText&gt;&lt;record&gt;&lt;rec-number&gt;1166&lt;/rec-number&gt;&lt;foreign-keys&gt;&lt;key app="EN" db-id="t92r95pam2rxzze2tf1vs5pfewwvv2txr9av" timestamp="1493370259"&gt;1166&lt;/key&gt;&lt;/foreign-keys&gt;&lt;ref-type name="Web Page"&gt;12&lt;/ref-type&gt;&lt;contributors&gt;&lt;authors&gt;&lt;author&gt;BRFSS&lt;/author&gt;&lt;/authors&gt;&lt;/contributors&gt;&lt;titles&gt;&lt;title&gt;BRFSS-CDC’s Behavioral Risk Factor Surveillance System&lt;/title&gt;&lt;/titles&gt;&lt;volume&gt;2008&lt;/volume&gt;&lt;number&gt;May 2008&lt;/number&gt;&lt;dates&gt;&lt;year&gt;2008&lt;/year&gt;&lt;/dates&gt;&lt;urls&gt;&lt;related-urls&gt;&lt;url&gt;http://www.cdc.gov/brfss/index.htm&lt;/url&gt;&lt;/related-urls&gt;&lt;/urls&gt;&lt;custom1&gt;2009&lt;/custom1&gt;&lt;/record&gt;&lt;/Cite&gt;&lt;/EndNote&gt;</w:instrText>
            </w:r>
            <w:r w:rsidRPr="00F0682F">
              <w:rPr>
                <w:rFonts w:ascii="Arial" w:eastAsia="Calibri" w:hAnsi="Arial" w:cs="Arial"/>
              </w:rPr>
              <w:fldChar w:fldCharType="separate"/>
            </w:r>
            <w:r w:rsidRPr="00F0682F">
              <w:rPr>
                <w:rFonts w:ascii="Arial" w:eastAsia="Calibri" w:hAnsi="Arial" w:cs="Arial"/>
                <w:noProof/>
              </w:rPr>
              <w:t>[39]</w:t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  <w:t xml:space="preserve"> </w:t>
            </w:r>
          </w:p>
          <w:p w14:paraId="51F8CE7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19" w:type="pct"/>
          </w:tcPr>
          <w:p w14:paraId="51167B82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n=291; 21.0%</w:t>
            </w:r>
          </w:p>
          <w:p w14:paraId="668D0BDB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Husband: exposed to DVA n=16;5.5%</w:t>
            </w:r>
          </w:p>
          <w:p w14:paraId="4C0CC46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ot exposed to DVA n=85; 7.8%</w:t>
            </w:r>
          </w:p>
          <w:p w14:paraId="20D74FDA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Boyfriend: exposed to DVA n=44; 15.1% Not exposed to DVA </w:t>
            </w:r>
            <w:r w:rsidRPr="00F0682F">
              <w:rPr>
                <w:rFonts w:ascii="Arial" w:eastAsia="Calibri" w:hAnsi="Arial" w:cs="Arial"/>
              </w:rPr>
              <w:lastRenderedPageBreak/>
              <w:t>n=208; 19.0%</w:t>
            </w:r>
          </w:p>
        </w:tc>
        <w:tc>
          <w:tcPr>
            <w:tcW w:w="540" w:type="pct"/>
          </w:tcPr>
          <w:p w14:paraId="7F1F2D0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 xml:space="preserve">Lifetime </w:t>
            </w:r>
            <w:proofErr w:type="gramStart"/>
            <w:r w:rsidRPr="00F0682F">
              <w:rPr>
                <w:rFonts w:ascii="Arial" w:eastAsia="Calibri" w:hAnsi="Arial" w:cs="Arial"/>
              </w:rPr>
              <w:t>use</w:t>
            </w:r>
            <w:proofErr w:type="gramEnd"/>
            <w:r w:rsidRPr="00F0682F">
              <w:rPr>
                <w:rFonts w:ascii="Arial" w:eastAsia="Calibri" w:hAnsi="Arial" w:cs="Arial"/>
              </w:rPr>
              <w:t xml:space="preserve"> of EC</w:t>
            </w:r>
          </w:p>
          <w:p w14:paraId="6A0EF5F3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423" w:type="pct"/>
          </w:tcPr>
          <w:p w14:paraId="5AFE631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 = 404; 37%</w:t>
            </w:r>
          </w:p>
        </w:tc>
      </w:tr>
      <w:tr w:rsidR="00F0682F" w:rsidRPr="00F0682F" w14:paraId="5B8FFC04" w14:textId="77777777" w:rsidTr="00916D64">
        <w:tc>
          <w:tcPr>
            <w:tcW w:w="547" w:type="pct"/>
          </w:tcPr>
          <w:p w14:paraId="75E76BB1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proofErr w:type="spellStart"/>
            <w:r w:rsidRPr="00F0682F">
              <w:rPr>
                <w:rFonts w:ascii="Arial" w:eastAsia="Calibri" w:hAnsi="Arial" w:cs="Arial"/>
              </w:rPr>
              <w:lastRenderedPageBreak/>
              <w:t>Laanpere</w:t>
            </w:r>
            <w:proofErr w:type="spellEnd"/>
            <w:r w:rsidRPr="00F0682F">
              <w:rPr>
                <w:rFonts w:ascii="Arial" w:eastAsia="Calibri" w:hAnsi="Arial" w:cs="Arial"/>
              </w:rPr>
              <w:t xml:space="preserve"> 2013 </w: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MYWFucGVyZTwvQXV0aG9yPjxZZWFyPjIwMTM8L1llYXI+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 </w:instrTex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MYWFucGVyZTwvQXV0aG9yPjxZZWFyPjIwMTM8L1llYXI+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.DATA </w:instrText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separate"/>
            </w:r>
            <w:r w:rsidRPr="00F0682F">
              <w:rPr>
                <w:rFonts w:ascii="Arial" w:eastAsia="Calibri" w:hAnsi="Arial" w:cs="Arial"/>
                <w:noProof/>
              </w:rPr>
              <w:t>[24]</w:t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  <w:t>, Estonia</w:t>
            </w:r>
          </w:p>
          <w:p w14:paraId="4A1B565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20" w:type="pct"/>
          </w:tcPr>
          <w:p w14:paraId="15CD31B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ational cross-sectional</w:t>
            </w:r>
          </w:p>
          <w:p w14:paraId="7BF9CE1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Households</w:t>
            </w:r>
          </w:p>
          <w:p w14:paraId="3965200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761" w:type="pct"/>
          </w:tcPr>
          <w:p w14:paraId="778B73C0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=1966</w:t>
            </w:r>
          </w:p>
          <w:p w14:paraId="3BE49592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Age:</w:t>
            </w:r>
          </w:p>
          <w:p w14:paraId="4B4ACF9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16-24 years n=755</w:t>
            </w:r>
          </w:p>
          <w:p w14:paraId="100AAD9F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25-34 years n=585</w:t>
            </w:r>
          </w:p>
          <w:p w14:paraId="04B37778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35-44 years n=626</w:t>
            </w:r>
          </w:p>
          <w:p w14:paraId="73FAEDB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Ethnicity: </w:t>
            </w:r>
          </w:p>
          <w:p w14:paraId="7C7F5FDF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Estonian n=1391</w:t>
            </w:r>
          </w:p>
          <w:p w14:paraId="3D8DE3B9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on-Estonian n=570</w:t>
            </w:r>
          </w:p>
          <w:p w14:paraId="076617D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Unknown n=5</w:t>
            </w:r>
          </w:p>
          <w:p w14:paraId="72AD283C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Relationship status:</w:t>
            </w:r>
          </w:p>
          <w:p w14:paraId="77ED682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Married: 1280; 65%</w:t>
            </w:r>
          </w:p>
          <w:p w14:paraId="69C2733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Divorced/separated 189; 9.6%</w:t>
            </w:r>
          </w:p>
          <w:p w14:paraId="63CB0255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Single 493; 25%</w:t>
            </w:r>
          </w:p>
        </w:tc>
        <w:tc>
          <w:tcPr>
            <w:tcW w:w="573" w:type="pct"/>
          </w:tcPr>
          <w:p w14:paraId="7E2572A8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2004-2005</w:t>
            </w:r>
          </w:p>
          <w:p w14:paraId="7DAC99E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Self-administered postal questionnaire; retrospective</w:t>
            </w:r>
          </w:p>
        </w:tc>
        <w:tc>
          <w:tcPr>
            <w:tcW w:w="1117" w:type="pct"/>
          </w:tcPr>
          <w:p w14:paraId="619A25E3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Physical/sexual DVA in the past year</w:t>
            </w:r>
          </w:p>
          <w:p w14:paraId="71AC5AF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Self-developed</w:t>
            </w:r>
          </w:p>
          <w:p w14:paraId="7C2BA0D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19" w:type="pct"/>
          </w:tcPr>
          <w:p w14:paraId="30C5EE3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=362; 18.4%</w:t>
            </w:r>
          </w:p>
          <w:p w14:paraId="34505793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16-24 years n=155; 20.5%</w:t>
            </w:r>
          </w:p>
          <w:p w14:paraId="093C6099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25-25 n=112; 20.9%</w:t>
            </w:r>
          </w:p>
          <w:p w14:paraId="6C5277EA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35-44 n=26.2; 15.2%</w:t>
            </w:r>
          </w:p>
          <w:p w14:paraId="32CF3DE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Physical DVA 17.2%</w:t>
            </w:r>
          </w:p>
          <w:p w14:paraId="53867DF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Sexual DVA 4.1%</w:t>
            </w:r>
          </w:p>
          <w:p w14:paraId="699C402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Both physical and sexual 1.8%</w:t>
            </w:r>
          </w:p>
          <w:p w14:paraId="2A5611E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40" w:type="pct"/>
          </w:tcPr>
          <w:p w14:paraId="42FA914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Use of hormonal EC after the most recent sexual intercourse</w:t>
            </w:r>
          </w:p>
        </w:tc>
        <w:tc>
          <w:tcPr>
            <w:tcW w:w="423" w:type="pct"/>
          </w:tcPr>
          <w:p w14:paraId="21A53FD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=21; 1.2%</w:t>
            </w:r>
          </w:p>
        </w:tc>
      </w:tr>
      <w:tr w:rsidR="00F0682F" w:rsidRPr="00F0682F" w14:paraId="4CA35CD8" w14:textId="77777777" w:rsidTr="00916D64">
        <w:tc>
          <w:tcPr>
            <w:tcW w:w="547" w:type="pct"/>
          </w:tcPr>
          <w:p w14:paraId="3DC4138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Rocca 2013 </w: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Sb2NjYTwvQXV0aG9yPjxZZWFyPjIwMTM8L1llYXI+PFJl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 </w:instrTex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Sb2NjYTwvQXV0aG9yPjxZZWFyPjIwMTM8L1llYXI+PFJl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.DATA </w:instrText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separate"/>
            </w:r>
            <w:r w:rsidRPr="00F0682F">
              <w:rPr>
                <w:rFonts w:ascii="Arial" w:eastAsia="Calibri" w:hAnsi="Arial" w:cs="Arial"/>
                <w:noProof/>
              </w:rPr>
              <w:t>[26]</w:t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  <w:t>, India, Bangalore</w:t>
            </w:r>
          </w:p>
          <w:p w14:paraId="262DCF00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20" w:type="pct"/>
          </w:tcPr>
          <w:p w14:paraId="466B0C3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Prospective year-long cohort with intervention on the </w:t>
            </w:r>
            <w:r w:rsidRPr="00F0682F">
              <w:rPr>
                <w:rFonts w:ascii="Arial" w:eastAsia="Calibri" w:hAnsi="Arial" w:cs="Arial"/>
              </w:rPr>
              <w:lastRenderedPageBreak/>
              <w:t>outcome (advance supply of EC)</w:t>
            </w:r>
          </w:p>
          <w:p w14:paraId="13C166D1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Two government health </w:t>
            </w:r>
            <w:proofErr w:type="spellStart"/>
            <w:r w:rsidRPr="00F0682F">
              <w:rPr>
                <w:rFonts w:ascii="Arial" w:eastAsia="Calibri" w:hAnsi="Arial" w:cs="Arial"/>
              </w:rPr>
              <w:t>centers</w:t>
            </w:r>
            <w:proofErr w:type="spellEnd"/>
            <w:r w:rsidRPr="00F0682F">
              <w:rPr>
                <w:rFonts w:ascii="Arial" w:eastAsia="Calibri" w:hAnsi="Arial" w:cs="Arial"/>
              </w:rPr>
              <w:t xml:space="preserve"> and low-income communities</w:t>
            </w:r>
          </w:p>
          <w:p w14:paraId="7D920D8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761" w:type="pct"/>
          </w:tcPr>
          <w:p w14:paraId="671EF22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N=322</w:t>
            </w:r>
          </w:p>
          <w:p w14:paraId="293D904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Analysed N =263</w:t>
            </w:r>
          </w:p>
          <w:p w14:paraId="39D4A4CC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Age: Mean 22.9 SD=2.3 Range 18-25 years </w:t>
            </w:r>
          </w:p>
          <w:p w14:paraId="2DC2F802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Ethnicity: all Indian</w:t>
            </w:r>
          </w:p>
          <w:p w14:paraId="2BB12CA9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Religion:</w:t>
            </w:r>
          </w:p>
          <w:p w14:paraId="470B1142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Hindu 164;50.9% </w:t>
            </w:r>
          </w:p>
          <w:p w14:paraId="0EA1DDDB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Christian 115;35.7%</w:t>
            </w:r>
          </w:p>
          <w:p w14:paraId="72C8DBF8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Muslim 43;13.4%</w:t>
            </w:r>
          </w:p>
          <w:p w14:paraId="1EABA8E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proofErr w:type="spellStart"/>
            <w:r w:rsidRPr="00F0682F">
              <w:rPr>
                <w:rFonts w:ascii="Arial" w:eastAsia="Calibri" w:hAnsi="Arial" w:cs="Arial"/>
              </w:rPr>
              <w:t>Marrital</w:t>
            </w:r>
            <w:proofErr w:type="spellEnd"/>
            <w:r w:rsidRPr="00F0682F">
              <w:rPr>
                <w:rFonts w:ascii="Arial" w:eastAsia="Calibri" w:hAnsi="Arial" w:cs="Arial"/>
              </w:rPr>
              <w:t xml:space="preserve"> status: Married n=322; 100% </w:t>
            </w:r>
          </w:p>
          <w:p w14:paraId="3A7AE69B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Arranged marriage: 222; 68.9%</w:t>
            </w:r>
          </w:p>
          <w:p w14:paraId="17ED8F7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Love marriage: 100; 31.1%</w:t>
            </w:r>
          </w:p>
        </w:tc>
        <w:tc>
          <w:tcPr>
            <w:tcW w:w="573" w:type="pct"/>
          </w:tcPr>
          <w:p w14:paraId="0FA69DAF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1 year (during a 2-year study in2005-2008)</w:t>
            </w:r>
          </w:p>
          <w:p w14:paraId="05FBEBF0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Face to face interviews; retrospective</w:t>
            </w:r>
          </w:p>
          <w:p w14:paraId="2C9713DB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1117" w:type="pct"/>
          </w:tcPr>
          <w:p w14:paraId="3AE17ED8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Physical DVA in the past six months</w:t>
            </w:r>
          </w:p>
          <w:p w14:paraId="77CBE67A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Self-developed</w:t>
            </w:r>
          </w:p>
          <w:p w14:paraId="6455D77F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19" w:type="pct"/>
          </w:tcPr>
          <w:p w14:paraId="4C3902AB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=88;27.3%</w:t>
            </w:r>
          </w:p>
          <w:p w14:paraId="42284AAA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40" w:type="pct"/>
          </w:tcPr>
          <w:p w14:paraId="1EC52EDB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Use of EC, frequency, and timing in the past year</w:t>
            </w:r>
          </w:p>
        </w:tc>
        <w:tc>
          <w:tcPr>
            <w:tcW w:w="423" w:type="pct"/>
          </w:tcPr>
          <w:p w14:paraId="0DA34BE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=37; 14.1%</w:t>
            </w:r>
          </w:p>
        </w:tc>
      </w:tr>
      <w:tr w:rsidR="00F0682F" w:rsidRPr="00F0682F" w14:paraId="12643FFF" w14:textId="77777777" w:rsidTr="00916D64">
        <w:tc>
          <w:tcPr>
            <w:tcW w:w="547" w:type="pct"/>
            <w:shd w:val="clear" w:color="auto" w:fill="FFFFFF"/>
          </w:tcPr>
          <w:p w14:paraId="322D9D5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 xml:space="preserve">Salazar 2014 </w: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TYWxhemFyPC9BdXRob3I+PFllYXI+MjAxNDwvWWVhcj48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 </w:instrTex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TYWxhemFyPC9BdXRob3I+PFllYXI+MjAxNDwvWWVhcj48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.DATA </w:instrText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separate"/>
            </w:r>
            <w:r w:rsidRPr="00F0682F">
              <w:rPr>
                <w:rFonts w:ascii="Arial" w:eastAsia="Calibri" w:hAnsi="Arial" w:cs="Arial"/>
                <w:noProof/>
              </w:rPr>
              <w:t>[23]</w:t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  <w:t>, Nicaragua</w:t>
            </w:r>
          </w:p>
          <w:p w14:paraId="1AF9E86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20" w:type="pct"/>
            <w:shd w:val="clear" w:color="auto" w:fill="FFFFFF"/>
          </w:tcPr>
          <w:p w14:paraId="00556A13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ational cross-sectional</w:t>
            </w:r>
          </w:p>
          <w:p w14:paraId="67D30649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Households</w:t>
            </w:r>
          </w:p>
          <w:p w14:paraId="25A4FEE1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  <w:p w14:paraId="45D2D63B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761" w:type="pct"/>
            <w:shd w:val="clear" w:color="auto" w:fill="FFFFFF"/>
          </w:tcPr>
          <w:p w14:paraId="44715CC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=8284</w:t>
            </w:r>
          </w:p>
          <w:p w14:paraId="4C00A20B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lang w:val="en-US"/>
              </w:rPr>
            </w:pPr>
            <w:r w:rsidRPr="00F0682F">
              <w:rPr>
                <w:rFonts w:ascii="Arial" w:eastAsia="Calibri" w:hAnsi="Arial" w:cs="Arial"/>
              </w:rPr>
              <w:t xml:space="preserve">Age: Mean </w:t>
            </w:r>
            <w:r w:rsidRPr="00F0682F">
              <w:rPr>
                <w:rFonts w:ascii="Arial" w:eastAsia="Calibri" w:hAnsi="Arial" w:cs="Arial"/>
                <w:lang w:val="en-US"/>
              </w:rPr>
              <w:t>28.3 (SD=11.3 SE=0.13) Range = 15-49</w:t>
            </w:r>
          </w:p>
          <w:p w14:paraId="4F556DD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73" w:type="pct"/>
            <w:shd w:val="clear" w:color="auto" w:fill="FFFFFF"/>
          </w:tcPr>
          <w:p w14:paraId="1B63B5E3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2006-2007</w:t>
            </w:r>
          </w:p>
          <w:p w14:paraId="5B4584B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lang w:val="en-US"/>
              </w:rPr>
            </w:pPr>
            <w:r w:rsidRPr="00F0682F">
              <w:rPr>
                <w:rFonts w:ascii="Arial" w:eastAsia="Calibri" w:hAnsi="Arial" w:cs="Arial"/>
              </w:rPr>
              <w:t>Face to face interviews; retrospective</w:t>
            </w:r>
          </w:p>
        </w:tc>
        <w:tc>
          <w:tcPr>
            <w:tcW w:w="1117" w:type="pct"/>
            <w:shd w:val="clear" w:color="auto" w:fill="FFFFFF"/>
          </w:tcPr>
          <w:p w14:paraId="1500D2EC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Lifetime emotional, physical, sexual DVA and controlling</w:t>
            </w:r>
          </w:p>
          <w:p w14:paraId="5BA85FE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proofErr w:type="spellStart"/>
            <w:r w:rsidRPr="00F0682F">
              <w:rPr>
                <w:rFonts w:ascii="Arial" w:eastAsia="Calibri" w:hAnsi="Arial" w:cs="Arial"/>
              </w:rPr>
              <w:t>behavior</w:t>
            </w:r>
            <w:proofErr w:type="spellEnd"/>
          </w:p>
          <w:p w14:paraId="6575102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Measure from the WHO Multi-country study</w:t>
            </w:r>
            <w:r w:rsidRPr="00F0682F">
              <w:rPr>
                <w:rFonts w:ascii="Arial" w:eastAsia="Calibri" w:hAnsi="Arial" w:cs="Arial"/>
              </w:rPr>
              <w:fldChar w:fldCharType="begin"/>
            </w:r>
            <w:r w:rsidRPr="00F0682F">
              <w:rPr>
                <w:rFonts w:ascii="Arial" w:eastAsia="Calibri" w:hAnsi="Arial" w:cs="Arial"/>
              </w:rPr>
              <w:instrText xml:space="preserve"> ADDIN EN.CITE &lt;EndNote&gt;&lt;Cite&gt;&lt;Author&gt;García-Moreno&lt;/Author&gt;&lt;Year&gt;2013&lt;/Year&gt;&lt;RecNum&gt;31&lt;/RecNum&gt;&lt;DisplayText&gt;[3]&lt;/DisplayText&gt;&lt;record&gt;&lt;rec-number&gt;31&lt;/rec-number&gt;&lt;foreign-keys&gt;&lt;key app="EN" db-id="t92r95pam2rxzze2tf1vs5pfewwvv2txr9av" timestamp="1477310815"&gt;31&lt;/key&gt;&lt;/foreign-keys&gt;&lt;ref-type name="Report"&gt;27&lt;/ref-type&gt;&lt;contributors&gt;&lt;authors&gt;&lt;author&gt;García-Moreno, C. &lt;/author&gt;&lt;/authors&gt;&lt;/contributors&gt;&lt;titles&gt;&lt;title&gt;Global and Regional Estimates of Violence Against Women: Prevalence and Health Effects of Intimate Partner Violence and Non-partner Sexual Violence&lt;/title&gt;&lt;/titles&gt;&lt;dates&gt;&lt;year&gt;2013&lt;/year&gt;&lt;/dates&gt;&lt;pub-location&gt;Geneva&lt;/pub-location&gt;&lt;publisher&gt;World Health Organization&lt;/publisher&gt;&lt;urls&gt;&lt;/urls&gt;&lt;custom1&gt;Protocol-background&lt;/custom1&gt;&lt;remote-database-name&gt;Background&lt;/remote-database-name&gt;&lt;/record&gt;&lt;/Cite&gt;&lt;/EndNote&gt;</w:instrText>
            </w:r>
            <w:r w:rsidRPr="00F0682F">
              <w:rPr>
                <w:rFonts w:ascii="Arial" w:eastAsia="Calibri" w:hAnsi="Arial" w:cs="Arial"/>
              </w:rPr>
              <w:fldChar w:fldCharType="separate"/>
            </w:r>
            <w:r w:rsidRPr="00F0682F">
              <w:rPr>
                <w:rFonts w:ascii="Arial" w:eastAsia="Calibri" w:hAnsi="Arial" w:cs="Arial"/>
                <w:noProof/>
              </w:rPr>
              <w:t>[3]</w:t>
            </w:r>
            <w:r w:rsidRPr="00F0682F">
              <w:rPr>
                <w:rFonts w:ascii="Arial" w:eastAsia="Calibri" w:hAnsi="Arial" w:cs="Arial"/>
              </w:rPr>
              <w:fldChar w:fldCharType="end"/>
            </w:r>
          </w:p>
          <w:p w14:paraId="56F91762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19" w:type="pct"/>
            <w:shd w:val="clear" w:color="auto" w:fill="FFFFFF"/>
          </w:tcPr>
          <w:p w14:paraId="2D02F06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Physical DVA: 23.4% (</w:t>
            </w:r>
            <w:r w:rsidRPr="00F0682F">
              <w:rPr>
                <w:rFonts w:ascii="Arial" w:eastAsia="Calibri" w:hAnsi="Arial" w:cs="Arial"/>
                <w:lang w:val="en-US"/>
              </w:rPr>
              <w:t xml:space="preserve">95% CI </w:t>
            </w:r>
            <w:r w:rsidRPr="00F0682F">
              <w:rPr>
                <w:rFonts w:ascii="Arial" w:eastAsia="Calibri" w:hAnsi="Arial" w:cs="Arial"/>
              </w:rPr>
              <w:t>22.3-24.6)</w:t>
            </w:r>
          </w:p>
          <w:p w14:paraId="64CE800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Emotional DVA: 43.9% (</w:t>
            </w:r>
            <w:r w:rsidRPr="00F0682F">
              <w:rPr>
                <w:rFonts w:ascii="Arial" w:eastAsia="Calibri" w:hAnsi="Arial" w:cs="Arial"/>
                <w:lang w:val="en-US"/>
              </w:rPr>
              <w:t xml:space="preserve">95% CI 42.4 - 45.5 </w:t>
            </w:r>
          </w:p>
          <w:p w14:paraId="6112851A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Sexual DVA: 11.0% </w:t>
            </w:r>
            <w:r w:rsidRPr="00F0682F">
              <w:rPr>
                <w:rFonts w:ascii="Arial" w:eastAsia="Calibri" w:hAnsi="Arial" w:cs="Arial"/>
              </w:rPr>
              <w:lastRenderedPageBreak/>
              <w:t>(95% 10.1– 11.9%)</w:t>
            </w:r>
          </w:p>
          <w:p w14:paraId="1E891A41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Controlling behaviour by partner: </w:t>
            </w:r>
            <w:r w:rsidRPr="00F0682F">
              <w:rPr>
                <w:rFonts w:ascii="Arial" w:eastAsia="Calibri" w:hAnsi="Arial" w:cs="Arial"/>
                <w:lang w:val="en-US"/>
              </w:rPr>
              <w:t>54.0% (95% CI 52.3-55.6)</w:t>
            </w:r>
            <w:r w:rsidRPr="00F0682F">
              <w:rPr>
                <w:rFonts w:ascii="Arial" w:eastAsia="Calibri" w:hAnsi="Arial" w:cs="Arial"/>
              </w:rPr>
              <w:t xml:space="preserve"> </w:t>
            </w:r>
          </w:p>
        </w:tc>
        <w:tc>
          <w:tcPr>
            <w:tcW w:w="540" w:type="pct"/>
            <w:shd w:val="clear" w:color="auto" w:fill="FFFFFF"/>
          </w:tcPr>
          <w:p w14:paraId="0CC0E0FF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Lifetime use of hormonal EC</w:t>
            </w:r>
          </w:p>
        </w:tc>
        <w:tc>
          <w:tcPr>
            <w:tcW w:w="423" w:type="pct"/>
            <w:shd w:val="clear" w:color="auto" w:fill="FFFFFF"/>
          </w:tcPr>
          <w:p w14:paraId="5E843EA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=383; 6%</w:t>
            </w:r>
          </w:p>
        </w:tc>
      </w:tr>
      <w:tr w:rsidR="00F0682F" w:rsidRPr="00F0682F" w14:paraId="3FA9D3AE" w14:textId="77777777" w:rsidTr="00916D64">
        <w:tc>
          <w:tcPr>
            <w:tcW w:w="547" w:type="pct"/>
          </w:tcPr>
          <w:p w14:paraId="2AF7DD60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Kazmerski 2015 </w: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LYXptZXJza2k8L0F1dGhvcj48WWVhcj4yMDE1PC9ZZWFy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 </w:instrTex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LYXptZXJza2k8L0F1dGhvcj48WWVhcj4yMDE1PC9ZZWFy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.DATA </w:instrText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separate"/>
            </w:r>
            <w:r w:rsidRPr="00F0682F">
              <w:rPr>
                <w:rFonts w:ascii="Arial" w:eastAsia="Calibri" w:hAnsi="Arial" w:cs="Arial"/>
                <w:noProof/>
              </w:rPr>
              <w:t>[22]</w:t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  <w:t>,</w:t>
            </w:r>
          </w:p>
          <w:p w14:paraId="01F4672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USA, Northern California</w:t>
            </w:r>
          </w:p>
          <w:p w14:paraId="1825C3EC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20" w:type="pct"/>
            <w:shd w:val="clear" w:color="auto" w:fill="auto"/>
          </w:tcPr>
          <w:p w14:paraId="7BD9E12A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Cross sectional</w:t>
            </w:r>
          </w:p>
          <w:p w14:paraId="70A01472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Five family planning clinics</w:t>
            </w:r>
          </w:p>
        </w:tc>
        <w:tc>
          <w:tcPr>
            <w:tcW w:w="761" w:type="pct"/>
          </w:tcPr>
          <w:p w14:paraId="483D53EC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=1262</w:t>
            </w:r>
          </w:p>
          <w:p w14:paraId="73C95DF9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Age: 21.7 mean (SD 3.47) Range 16-29 years</w:t>
            </w:r>
          </w:p>
          <w:p w14:paraId="0F27001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strike/>
              </w:rPr>
            </w:pPr>
            <w:r w:rsidRPr="00F0682F">
              <w:rPr>
                <w:rFonts w:ascii="Arial" w:eastAsia="Calibri" w:hAnsi="Arial" w:cs="Arial"/>
              </w:rPr>
              <w:t>Ethnicity: Asian</w:t>
            </w:r>
            <w:r w:rsidRPr="00F0682F">
              <w:rPr>
                <w:rFonts w:ascii="Arial" w:eastAsia="Calibri" w:hAnsi="Arial" w:cs="Arial"/>
                <w:strike/>
              </w:rPr>
              <w:t xml:space="preserve"> </w:t>
            </w:r>
            <w:r w:rsidRPr="00F0682F">
              <w:rPr>
                <w:rFonts w:ascii="Arial" w:eastAsia="Calibri" w:hAnsi="Arial" w:cs="Arial"/>
              </w:rPr>
              <w:t>68; 5.4%</w:t>
            </w:r>
          </w:p>
          <w:p w14:paraId="663C0650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Black or African American 352; 27.9%</w:t>
            </w:r>
          </w:p>
          <w:p w14:paraId="27CB2A98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Hispanic 378; 30.0%</w:t>
            </w:r>
          </w:p>
          <w:p w14:paraId="382DC28A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Native Hawaiian/Pacific Islander/American Indian/</w:t>
            </w:r>
          </w:p>
          <w:p w14:paraId="4E8D003F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Alaskan Native 72; 5.7%</w:t>
            </w:r>
          </w:p>
          <w:p w14:paraId="124F621B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White 285; 22.6%</w:t>
            </w:r>
          </w:p>
          <w:p w14:paraId="0A736AE5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Multiracial/ other 105; 8.5%</w:t>
            </w:r>
          </w:p>
          <w:p w14:paraId="08D898C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Relationship status:</w:t>
            </w:r>
          </w:p>
          <w:p w14:paraId="786AC07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Single: 370; 29.3%</w:t>
            </w:r>
          </w:p>
          <w:p w14:paraId="3267A1A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Dating more than 1 person: 49; 3.9%</w:t>
            </w:r>
          </w:p>
          <w:p w14:paraId="4CB24615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In a serious relationship:730; 57.8%</w:t>
            </w:r>
          </w:p>
          <w:p w14:paraId="6E378478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Married: 113; 9%</w:t>
            </w:r>
          </w:p>
        </w:tc>
        <w:tc>
          <w:tcPr>
            <w:tcW w:w="573" w:type="pct"/>
            <w:shd w:val="clear" w:color="auto" w:fill="auto"/>
          </w:tcPr>
          <w:p w14:paraId="62E1DE90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2008-2009</w:t>
            </w:r>
          </w:p>
          <w:p w14:paraId="0E24149B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Self-administered audio computer assisted </w:t>
            </w:r>
            <w:r w:rsidRPr="00F0682F">
              <w:rPr>
                <w:rFonts w:ascii="Arial" w:eastAsia="Calibri" w:hAnsi="Arial" w:cs="Arial"/>
              </w:rPr>
              <w:lastRenderedPageBreak/>
              <w:t>survey; retrospective</w:t>
            </w:r>
          </w:p>
        </w:tc>
        <w:tc>
          <w:tcPr>
            <w:tcW w:w="1117" w:type="pct"/>
            <w:shd w:val="clear" w:color="auto" w:fill="auto"/>
          </w:tcPr>
          <w:p w14:paraId="19372D11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Physical/sexual DVA and/or RC in the past three months</w:t>
            </w:r>
          </w:p>
          <w:p w14:paraId="74C8A5D6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Self-developed from:</w:t>
            </w:r>
          </w:p>
          <w:p w14:paraId="508EF99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Modified Conflicts tactics scale-2 (CTS-2)</w:t>
            </w:r>
            <w:r w:rsidRPr="00F0682F">
              <w:rPr>
                <w:rFonts w:ascii="Arial" w:eastAsia="Calibri" w:hAnsi="Arial" w:cs="Arial"/>
              </w:rPr>
              <w:fldChar w:fldCharType="begin"/>
            </w:r>
            <w:r w:rsidRPr="00F0682F">
              <w:rPr>
                <w:rFonts w:ascii="Arial" w:eastAsia="Calibri" w:hAnsi="Arial" w:cs="Arial"/>
              </w:rPr>
              <w:instrText xml:space="preserve"> ADDIN EN.CITE &lt;EndNote&gt;&lt;Cite&gt;&lt;Author&gt;Straus&lt;/Author&gt;&lt;Year&gt;1996&lt;/Year&gt;&lt;RecNum&gt;1144&lt;/RecNum&gt;&lt;DisplayText&gt;[40]&lt;/DisplayText&gt;&lt;record&gt;&lt;rec-number&gt;1144&lt;/rec-number&gt;&lt;foreign-keys&gt;&lt;key app="EN" db-id="t92r95pam2rxzze2tf1vs5pfewwvv2txr9av" timestamp="1484225772"&gt;1144&lt;/key&gt;&lt;/foreign-keys&gt;&lt;ref-type name="Journal Article"&gt;17&lt;/ref-type&gt;&lt;contributors&gt;&lt;authors&gt;&lt;author&gt;Straus, M. A.&lt;/author&gt;&lt;author&gt;Hamby, S. L.&lt;/author&gt;&lt;author&gt;Boney-McCoy S.&lt;/author&gt;&lt;author&gt;Sugarman D.&lt;/author&gt;&lt;author&gt;Ba Gueye, M.&lt;/author&gt;&lt;/authors&gt;&lt;/contributors&gt;&lt;titles&gt;&lt;title&gt;The Revised Conflict Tactics Scale: Development and preliminary psychometric data&lt;/title&gt;&lt;secondary-title&gt;Journal of Family Issues&lt;/secondary-title&gt;&lt;/titles&gt;&lt;periodical&gt;&lt;full-title&gt;Journal of Family Issues&lt;/full-title&gt;&lt;/periodical&gt;&lt;pages&gt;283-316&lt;/pages&gt;&lt;volume&gt;171&lt;/volume&gt;&lt;number&gt;3&lt;/number&gt;&lt;dates&gt;&lt;year&gt;1996&lt;/year&gt;&lt;/dates&gt;&lt;urls&gt;&lt;/urls&gt;&lt;remote-database-name&gt; Found-by-hand&lt;/remote-database-name&gt;&lt;/record&gt;&lt;/Cite&gt;&lt;/EndNote&gt;</w:instrText>
            </w:r>
            <w:r w:rsidRPr="00F0682F">
              <w:rPr>
                <w:rFonts w:ascii="Arial" w:eastAsia="Calibri" w:hAnsi="Arial" w:cs="Arial"/>
              </w:rPr>
              <w:fldChar w:fldCharType="separate"/>
            </w:r>
            <w:r w:rsidRPr="00F0682F">
              <w:rPr>
                <w:rFonts w:ascii="Arial" w:eastAsia="Calibri" w:hAnsi="Arial" w:cs="Arial"/>
                <w:noProof/>
              </w:rPr>
              <w:t>[40]</w:t>
            </w:r>
            <w:r w:rsidRPr="00F0682F">
              <w:rPr>
                <w:rFonts w:ascii="Arial" w:eastAsia="Calibri" w:hAnsi="Arial" w:cs="Arial"/>
              </w:rPr>
              <w:fldChar w:fldCharType="end"/>
            </w:r>
          </w:p>
          <w:p w14:paraId="18097FE7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Sexual experiences survey</w:t>
            </w:r>
            <w:r w:rsidRPr="00F0682F">
              <w:rPr>
                <w:rFonts w:ascii="Arial" w:eastAsia="Calibri" w:hAnsi="Arial" w:cs="Arial"/>
              </w:rPr>
              <w:fldChar w:fldCharType="begin"/>
            </w:r>
            <w:r w:rsidRPr="00F0682F">
              <w:rPr>
                <w:rFonts w:ascii="Arial" w:eastAsia="Calibri" w:hAnsi="Arial" w:cs="Arial"/>
              </w:rPr>
              <w:instrText xml:space="preserve"> ADDIN EN.CITE &lt;EndNote&gt;&lt;Cite&gt;&lt;Author&gt;Koss&lt;/Author&gt;&lt;Year&gt;1985&lt;/Year&gt;&lt;RecNum&gt;1165&lt;/RecNum&gt;&lt;DisplayText&gt;[41]&lt;/DisplayText&gt;&lt;record&gt;&lt;rec-number&gt;1165&lt;/rec-number&gt;&lt;foreign-keys&gt;&lt;key app="EN" db-id="t92r95pam2rxzze2tf1vs5pfewwvv2txr9av" timestamp="1493302958"&gt;1165&lt;/key&gt;&lt;/foreign-keys&gt;&lt;ref-type name="Journal Article"&gt;17&lt;/ref-type&gt;&lt;contributors&gt;&lt;authors&gt;&lt;author&gt;Koss, M. P.&lt;/author&gt;&lt;author&gt;Gidycz, C. A.&lt;/author&gt;&lt;/authors&gt;&lt;/contributors&gt;&lt;titles&gt;&lt;title&gt;Sexual experiences survey: reliability and validity&lt;/title&gt;&lt;secondary-title&gt;J Consult Clin Psychol&lt;/secondary-title&gt;&lt;alt-title&gt;Journal of consulting and clinical psychology&lt;/alt-title&gt;&lt;/titles&gt;&lt;periodical&gt;&lt;full-title&gt;Journal of Consulting &amp;amp; Clinical Psychology&lt;/full-title&gt;&lt;abbr-1&gt;J Consult Clin Psychol&lt;/abbr-1&gt;&lt;/periodical&gt;&lt;pages&gt;422-3&lt;/pages&gt;&lt;volume&gt;53&lt;/volume&gt;&lt;number&gt;3&lt;/number&gt;&lt;edition&gt;1985/06/01&lt;/edition&gt;&lt;keywords&gt;&lt;keyword&gt;Adult&lt;/keyword&gt;&lt;keyword&gt;Cross-Sectional Studies&lt;/keyword&gt;&lt;keyword&gt;Female&lt;/keyword&gt;&lt;keyword&gt;Humans&lt;/keyword&gt;&lt;keyword&gt;Male&lt;/keyword&gt;&lt;keyword&gt;*Psychological Tests&lt;/keyword&gt;&lt;keyword&gt;*Rape&lt;/keyword&gt;&lt;keyword&gt;Research&lt;/keyword&gt;&lt;/keywords&gt;&lt;dates&gt;&lt;year&gt;1985&lt;/year&gt;&lt;pub-dates&gt;&lt;date&gt;Jun&lt;/date&gt;&lt;/pub-dates&gt;&lt;/dates&gt;&lt;isbn&gt;0022-006X (Print)&amp;#xD;0022-006x&lt;/isbn&gt;&lt;accession-num&gt;3874219&lt;/accession-num&gt;&lt;urls&gt;&lt;/urls&gt;&lt;remote-database-provider&gt;NLM&lt;/remote-database-provider&gt;&lt;language&gt;eng&lt;/language&gt;&lt;/record&gt;&lt;/Cite&gt;&lt;/EndNote&gt;</w:instrText>
            </w:r>
            <w:r w:rsidRPr="00F0682F">
              <w:rPr>
                <w:rFonts w:ascii="Arial" w:eastAsia="Calibri" w:hAnsi="Arial" w:cs="Arial"/>
              </w:rPr>
              <w:fldChar w:fldCharType="separate"/>
            </w:r>
            <w:r w:rsidRPr="00F0682F">
              <w:rPr>
                <w:rFonts w:ascii="Arial" w:eastAsia="Calibri" w:hAnsi="Arial" w:cs="Arial"/>
                <w:noProof/>
              </w:rPr>
              <w:t>[41]</w:t>
            </w:r>
            <w:r w:rsidRPr="00F0682F">
              <w:rPr>
                <w:rFonts w:ascii="Arial" w:eastAsia="Calibri" w:hAnsi="Arial" w:cs="Arial"/>
              </w:rPr>
              <w:fldChar w:fldCharType="end"/>
            </w:r>
          </w:p>
          <w:p w14:paraId="3F7C924A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 xml:space="preserve">RC questions by Miller et al </w: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NaWxsZXI8L0F1dGhvcj48WWVhcj4yMDEwPC9ZZWFyPjxS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 </w:instrText>
            </w:r>
            <w:r w:rsidRPr="00F0682F">
              <w:rPr>
                <w:rFonts w:ascii="Arial" w:eastAsia="Calibri" w:hAnsi="Arial" w:cs="Arial"/>
              </w:rPr>
              <w:fldChar w:fldCharType="begin">
                <w:fldData xml:space="preserve">PEVuZE5vdGU+PENpdGU+PEF1dGhvcj5NaWxsZXI8L0F1dGhvcj48WWVhcj4yMDEwPC9ZZWFyPjxS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</w:fldData>
              </w:fldChar>
            </w:r>
            <w:r w:rsidRPr="00F0682F">
              <w:rPr>
                <w:rFonts w:ascii="Arial" w:eastAsia="Calibri" w:hAnsi="Arial" w:cs="Arial"/>
              </w:rPr>
              <w:instrText xml:space="preserve"> ADDIN EN.CITE.DATA </w:instrText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end"/>
            </w:r>
            <w:r w:rsidRPr="00F0682F">
              <w:rPr>
                <w:rFonts w:ascii="Arial" w:eastAsia="Calibri" w:hAnsi="Arial" w:cs="Arial"/>
              </w:rPr>
            </w:r>
            <w:r w:rsidRPr="00F0682F">
              <w:rPr>
                <w:rFonts w:ascii="Arial" w:eastAsia="Calibri" w:hAnsi="Arial" w:cs="Arial"/>
              </w:rPr>
              <w:fldChar w:fldCharType="separate"/>
            </w:r>
            <w:r w:rsidRPr="00F0682F">
              <w:rPr>
                <w:rFonts w:ascii="Arial" w:eastAsia="Calibri" w:hAnsi="Arial" w:cs="Arial"/>
                <w:noProof/>
              </w:rPr>
              <w:t>[42]</w:t>
            </w:r>
            <w:r w:rsidRPr="00F0682F">
              <w:rPr>
                <w:rFonts w:ascii="Arial" w:eastAsia="Calibri" w:hAnsi="Arial" w:cs="Arial"/>
              </w:rPr>
              <w:fldChar w:fldCharType="end"/>
            </w:r>
          </w:p>
        </w:tc>
        <w:tc>
          <w:tcPr>
            <w:tcW w:w="519" w:type="pct"/>
          </w:tcPr>
          <w:p w14:paraId="290504C4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vertAlign w:val="superscript"/>
                <w:lang w:val="en-US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 xml:space="preserve">DVA only = </w:t>
            </w:r>
            <w:r w:rsidRPr="00F0682F">
              <w:rPr>
                <w:rFonts w:ascii="Arial" w:eastAsia="Calibri" w:hAnsi="Arial" w:cs="Arial"/>
                <w:lang w:val="en-US"/>
              </w:rPr>
              <w:t>16.3% (95% CI 11.4–21.2, n= 206)</w:t>
            </w:r>
          </w:p>
          <w:p w14:paraId="40948B8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  <w:lang w:val="en-US"/>
              </w:rPr>
            </w:pPr>
            <w:r w:rsidRPr="00F0682F">
              <w:rPr>
                <w:rFonts w:ascii="Arial" w:eastAsia="Calibri" w:hAnsi="Arial" w:cs="Arial"/>
                <w:lang w:val="en-US"/>
              </w:rPr>
              <w:lastRenderedPageBreak/>
              <w:t>No DVA 83.7% (95% CI 78.8-88.6, n = 1056)</w:t>
            </w:r>
          </w:p>
          <w:p w14:paraId="1DBA6A7B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RC only = 13.5% (95% CI 10.6-16.4, n= 170)</w:t>
            </w:r>
          </w:p>
          <w:p w14:paraId="1393A463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t>DVA and RC =4.4%</w:t>
            </w:r>
          </w:p>
          <w:p w14:paraId="22162A2E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540" w:type="pct"/>
            <w:shd w:val="clear" w:color="auto" w:fill="auto"/>
          </w:tcPr>
          <w:p w14:paraId="475CF3BD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 xml:space="preserve">Frequency of use of EC in the past three months </w:t>
            </w:r>
            <w:r w:rsidRPr="00F0682F">
              <w:rPr>
                <w:rFonts w:ascii="Arial" w:eastAsia="Calibri" w:hAnsi="Arial" w:cs="Arial"/>
              </w:rPr>
              <w:lastRenderedPageBreak/>
              <w:t>(once/&gt;once)</w:t>
            </w:r>
          </w:p>
          <w:p w14:paraId="53FF6902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</w:p>
        </w:tc>
        <w:tc>
          <w:tcPr>
            <w:tcW w:w="423" w:type="pct"/>
          </w:tcPr>
          <w:p w14:paraId="086C5948" w14:textId="77777777" w:rsidR="00F0682F" w:rsidRPr="00F0682F" w:rsidRDefault="00F0682F" w:rsidP="00F0682F">
            <w:pPr>
              <w:spacing w:line="480" w:lineRule="auto"/>
              <w:rPr>
                <w:rFonts w:ascii="Arial" w:eastAsia="Calibri" w:hAnsi="Arial" w:cs="Arial"/>
              </w:rPr>
            </w:pPr>
            <w:r w:rsidRPr="00F0682F">
              <w:rPr>
                <w:rFonts w:ascii="Arial" w:eastAsia="Calibri" w:hAnsi="Arial" w:cs="Arial"/>
              </w:rPr>
              <w:lastRenderedPageBreak/>
              <w:t>Not reported</w:t>
            </w:r>
          </w:p>
        </w:tc>
      </w:tr>
    </w:tbl>
    <w:p w14:paraId="712AA0B6" w14:textId="77777777" w:rsidR="00F0682F" w:rsidRPr="00F0682F" w:rsidRDefault="00F0682F" w:rsidP="00F0682F">
      <w:pPr>
        <w:spacing w:before="240" w:line="480" w:lineRule="auto"/>
        <w:rPr>
          <w:rFonts w:ascii="Arial" w:eastAsia="Calibri" w:hAnsi="Arial" w:cs="Arial"/>
          <w:lang w:val="en-US"/>
        </w:rPr>
      </w:pPr>
      <w:r w:rsidRPr="00F0682F">
        <w:rPr>
          <w:rFonts w:ascii="Arial" w:eastAsia="Calibri" w:hAnsi="Arial" w:cs="Arial"/>
          <w:lang w:val="en-US"/>
        </w:rPr>
        <w:lastRenderedPageBreak/>
        <w:t>Note. DVA domestic violence and abuse. RC Reproductive coercion. EC emergency contraception.</w:t>
      </w:r>
    </w:p>
    <w:p w14:paraId="44850BEE" w14:textId="34BB74CD" w:rsidR="00E0611E" w:rsidRPr="00F0682F" w:rsidRDefault="00F0682F" w:rsidP="00F0682F"/>
    <w:sectPr w:rsidR="00E0611E" w:rsidRPr="00F0682F" w:rsidSect="00B207CA">
      <w:pgSz w:w="16838" w:h="11906" w:orient="landscape"/>
      <w:pgMar w:top="1440" w:right="1440" w:bottom="1440" w:left="1440" w:header="709" w:footer="709" w:gutter="0"/>
      <w:lnNumType w:countBy="1" w:restart="continuous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416DF7"/>
    <w:multiLevelType w:val="hybridMultilevel"/>
    <w:tmpl w:val="F1169E4E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694E"/>
    <w:rsid w:val="00046AFD"/>
    <w:rsid w:val="000D0480"/>
    <w:rsid w:val="000F0F02"/>
    <w:rsid w:val="001C3346"/>
    <w:rsid w:val="00204474"/>
    <w:rsid w:val="0027694E"/>
    <w:rsid w:val="003E033C"/>
    <w:rsid w:val="003E119B"/>
    <w:rsid w:val="00464BE0"/>
    <w:rsid w:val="005D4DC1"/>
    <w:rsid w:val="006968AC"/>
    <w:rsid w:val="00AA19DC"/>
    <w:rsid w:val="00B31296"/>
    <w:rsid w:val="00B96799"/>
    <w:rsid w:val="00DA0C89"/>
    <w:rsid w:val="00DA6C86"/>
    <w:rsid w:val="00E93715"/>
    <w:rsid w:val="00EF197D"/>
    <w:rsid w:val="00F068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16A3D1"/>
  <w15:chartTrackingRefBased/>
  <w15:docId w15:val="{622F44F0-DCB2-4BE3-A4CB-74D50DCCDD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F197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F197D"/>
    <w:pPr>
      <w:ind w:left="720"/>
      <w:contextualSpacing/>
    </w:pPr>
  </w:style>
  <w:style w:type="table" w:styleId="TableGrid">
    <w:name w:val="Table Grid"/>
    <w:basedOn w:val="TableNormal"/>
    <w:uiPriority w:val="39"/>
    <w:rsid w:val="00EF19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B3129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1</Pages>
  <Words>1329</Words>
  <Characters>7578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 Lewis</dc:creator>
  <cp:keywords/>
  <dc:description/>
  <cp:lastModifiedBy>N Lewis</cp:lastModifiedBy>
  <cp:revision>6</cp:revision>
  <dcterms:created xsi:type="dcterms:W3CDTF">2018-05-11T16:02:00Z</dcterms:created>
  <dcterms:modified xsi:type="dcterms:W3CDTF">2018-06-17T11:36:00Z</dcterms:modified>
</cp:coreProperties>
</file>